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4E76DD" w14:textId="77777777" w:rsidR="004304E9" w:rsidRDefault="004304E9" w:rsidP="004304E9">
      <w:pPr>
        <w:spacing w:line="480" w:lineRule="auto"/>
        <w:rPr>
          <w:rFonts w:cstheme="minorHAnsi"/>
          <w:shd w:val="clear" w:color="auto" w:fill="FFFFFF"/>
        </w:rPr>
      </w:pPr>
      <w:bookmarkStart w:id="0" w:name="_GoBack"/>
      <w:bookmarkEnd w:id="0"/>
      <w:r>
        <w:rPr>
          <w:rFonts w:cstheme="minorHAnsi"/>
          <w:b/>
          <w:shd w:val="clear" w:color="auto" w:fill="FFFFFF"/>
        </w:rPr>
        <w:t>ADDITIONAL FILE 1</w:t>
      </w:r>
      <w:r w:rsidRPr="00A24B70">
        <w:rPr>
          <w:rFonts w:cstheme="minorHAnsi"/>
          <w:shd w:val="clear" w:color="auto" w:fill="FFFFFF"/>
        </w:rPr>
        <w:t xml:space="preserve"> </w:t>
      </w:r>
    </w:p>
    <w:p w14:paraId="1332D920" w14:textId="77777777" w:rsidR="004304E9" w:rsidRPr="00B44A10" w:rsidRDefault="004304E9" w:rsidP="004304E9">
      <w:pPr>
        <w:spacing w:line="480" w:lineRule="auto"/>
        <w:rPr>
          <w:rFonts w:cstheme="minorHAnsi"/>
          <w:b/>
          <w:bCs/>
          <w:shd w:val="clear" w:color="auto" w:fill="FFFFFF"/>
        </w:rPr>
      </w:pPr>
      <w:r w:rsidRPr="00B44A10">
        <w:rPr>
          <w:rFonts w:cstheme="minorHAnsi"/>
          <w:b/>
          <w:bCs/>
          <w:shd w:val="clear" w:color="auto" w:fill="FFFFFF"/>
        </w:rPr>
        <w:t>Antibodies used in IHC experiments</w:t>
      </w:r>
    </w:p>
    <w:p w14:paraId="20C05620" w14:textId="77777777" w:rsidR="004304E9" w:rsidRPr="00A24B70" w:rsidRDefault="004304E9" w:rsidP="004304E9">
      <w:pPr>
        <w:jc w:val="center"/>
        <w:rPr>
          <w:rFonts w:cstheme="minorHAnsi"/>
          <w:b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00"/>
        <w:gridCol w:w="900"/>
        <w:gridCol w:w="4050"/>
        <w:gridCol w:w="1188"/>
      </w:tblGrid>
      <w:tr w:rsidR="004304E9" w:rsidRPr="00A24B70" w14:paraId="53A4D76B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0DB4D7A1" w14:textId="77777777" w:rsidR="004304E9" w:rsidRPr="00D35081" w:rsidRDefault="004304E9" w:rsidP="0089735D">
            <w:pPr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Antibody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6DC0F255" w14:textId="77777777" w:rsidR="004304E9" w:rsidRPr="00D35081" w:rsidRDefault="004304E9" w:rsidP="0089735D">
            <w:pPr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Dilution</w:t>
            </w: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1E1DA596" w14:textId="77777777" w:rsidR="004304E9" w:rsidRPr="00D35081" w:rsidRDefault="004304E9" w:rsidP="0089735D">
            <w:pPr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Company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726624F6" w14:textId="77777777" w:rsidR="004304E9" w:rsidRPr="00D35081" w:rsidRDefault="004304E9" w:rsidP="0089735D">
            <w:pPr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Reference</w:t>
            </w:r>
          </w:p>
        </w:tc>
      </w:tr>
      <w:tr w:rsidR="004304E9" w:rsidRPr="00A24B70" w14:paraId="68181D57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75E90CFE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anti-TGFβ1 (D-12) (sc-31608)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08A46669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1:100</w:t>
            </w: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25F9809F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Santa Cruz Biotechnology, Inc., Dallas, TX, EUA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6FC80942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HbGF0aWdueTwvQXV0aG9yPjxZZWFyPjIwMTI8L1llYXI+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HbGF0aWdueTwvQXV0aG9yPjxZZWFyPjIwMTI8L1llYXI+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[1,2]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</w:tr>
      <w:tr w:rsidR="004304E9" w:rsidRPr="00A24B70" w14:paraId="7EEA2FC7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002A6FE5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77135D22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3CE8E35B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4D66E19D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4304E9" w:rsidRPr="00A24B70" w14:paraId="01582E10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7937ED23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anti-TGFβ3 (V) (sc-82)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71913DB1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1:100</w:t>
            </w: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6BF89161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Santa Cruz Biotechnology, Inc., Dallas, TX, EUA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39EE2D9A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MzwvWWVhcj48UmVj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MzwvWWVhcj48UmVj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</w:tr>
      <w:tr w:rsidR="004304E9" w:rsidRPr="00A24B70" w14:paraId="61155837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2EEBC95F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269905C6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577F4E1D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49E4942D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4304E9" w:rsidRPr="00A24B70" w14:paraId="4949B38D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0AE615F8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D35081">
              <w:rPr>
                <w:rFonts w:cstheme="minorHAnsi"/>
                <w:color w:val="000000"/>
                <w:sz w:val="20"/>
                <w:szCs w:val="20"/>
              </w:rPr>
              <w:t>Isolectin</w:t>
            </w:r>
            <w:proofErr w:type="spellEnd"/>
            <w:r w:rsidRPr="00D35081">
              <w:rPr>
                <w:rFonts w:cstheme="minorHAnsi"/>
                <w:color w:val="000000"/>
                <w:sz w:val="20"/>
                <w:szCs w:val="20"/>
              </w:rPr>
              <w:t xml:space="preserve"> B4 (B-</w:t>
            </w:r>
            <w:proofErr w:type="gramStart"/>
            <w:r w:rsidRPr="00D35081">
              <w:rPr>
                <w:rFonts w:cstheme="minorHAnsi"/>
                <w:color w:val="000000"/>
                <w:sz w:val="20"/>
                <w:szCs w:val="20"/>
              </w:rPr>
              <w:t>1205)*</w:t>
            </w:r>
            <w:proofErr w:type="gramEnd"/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37E5725B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1:50</w:t>
            </w: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7860EDCA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Vector Labs. Inc, Burlingame, CA, EUA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398F4B54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OTwvWWVhcj48UmVj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QYXJrPC9BdXRob3I+PFllYXI+MjAxOTwvWWVhcj48UmVj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[4]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</w:tr>
      <w:tr w:rsidR="004304E9" w:rsidRPr="00A24B70" w14:paraId="7492DA03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2B7A007D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02719434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5A4F4BBB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2F1931A9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4304E9" w:rsidRPr="00A24B70" w14:paraId="6E354CDB" w14:textId="77777777" w:rsidTr="0089735D">
        <w:trPr>
          <w:trHeight w:val="288"/>
        </w:trPr>
        <w:tc>
          <w:tcPr>
            <w:tcW w:w="2700" w:type="dxa"/>
            <w:shd w:val="clear" w:color="000000" w:fill="FFFFFF"/>
            <w:noWrap/>
            <w:vAlign w:val="center"/>
            <w:hideMark/>
          </w:tcPr>
          <w:p w14:paraId="40C29914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anti-α-SMA (1A4)</w:t>
            </w:r>
          </w:p>
        </w:tc>
        <w:tc>
          <w:tcPr>
            <w:tcW w:w="900" w:type="dxa"/>
            <w:shd w:val="clear" w:color="000000" w:fill="FFFFFF"/>
            <w:noWrap/>
            <w:vAlign w:val="center"/>
            <w:hideMark/>
          </w:tcPr>
          <w:p w14:paraId="04777501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35081">
              <w:rPr>
                <w:rFonts w:cstheme="minorHAnsi"/>
                <w:color w:val="000000"/>
                <w:sz w:val="20"/>
                <w:szCs w:val="20"/>
              </w:rPr>
              <w:t>1:100</w:t>
            </w:r>
          </w:p>
        </w:tc>
        <w:tc>
          <w:tcPr>
            <w:tcW w:w="4050" w:type="dxa"/>
            <w:shd w:val="clear" w:color="000000" w:fill="FFFFFF"/>
            <w:noWrap/>
            <w:vAlign w:val="center"/>
            <w:hideMark/>
          </w:tcPr>
          <w:p w14:paraId="75D04794" w14:textId="77777777" w:rsidR="004304E9" w:rsidRPr="00D35081" w:rsidRDefault="004304E9" w:rsidP="0089735D">
            <w:pPr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 w:rsidRPr="00D35081">
              <w:rPr>
                <w:rFonts w:cstheme="minorHAnsi"/>
                <w:color w:val="000000"/>
                <w:sz w:val="20"/>
                <w:szCs w:val="20"/>
              </w:rPr>
              <w:t>Dako</w:t>
            </w:r>
            <w:proofErr w:type="spellEnd"/>
            <w:r w:rsidRPr="00D35081">
              <w:rPr>
                <w:rFonts w:cstheme="minorHAnsi"/>
                <w:color w:val="000000"/>
                <w:sz w:val="20"/>
                <w:szCs w:val="20"/>
              </w:rPr>
              <w:t>, Carpinteria, CA, EUA</w:t>
            </w:r>
          </w:p>
        </w:tc>
        <w:tc>
          <w:tcPr>
            <w:tcW w:w="1188" w:type="dxa"/>
            <w:shd w:val="clear" w:color="auto" w:fill="auto"/>
            <w:noWrap/>
            <w:vAlign w:val="bottom"/>
            <w:hideMark/>
          </w:tcPr>
          <w:p w14:paraId="5256FD03" w14:textId="77777777" w:rsidR="004304E9" w:rsidRPr="00D35081" w:rsidRDefault="004304E9" w:rsidP="0089735D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MzwvWWVhcj48UmVj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MzwvWWVhcj48UmVj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</w:fldData>
              </w:fldChar>
            </w:r>
            <w:r>
              <w:rPr>
                <w:rFonts w:cstheme="minorHAnsi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HAnsi"/>
                <w:color w:val="000000"/>
                <w:sz w:val="20"/>
                <w:szCs w:val="20"/>
              </w:rPr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20"/>
                <w:szCs w:val="20"/>
              </w:rPr>
              <w:t>[3]</w:t>
            </w:r>
            <w:r>
              <w:rPr>
                <w:rFonts w:cstheme="minorHAnsi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0DD25590" w14:textId="77777777" w:rsidR="004304E9" w:rsidRPr="00A24B70" w:rsidRDefault="004304E9" w:rsidP="004304E9">
      <w:pPr>
        <w:spacing w:line="480" w:lineRule="auto"/>
        <w:jc w:val="both"/>
        <w:rPr>
          <w:rFonts w:cstheme="minorHAnsi"/>
          <w:b/>
        </w:rPr>
      </w:pPr>
      <w:r w:rsidRPr="00A24B70">
        <w:rPr>
          <w:rFonts w:cstheme="minorHAnsi"/>
          <w:b/>
        </w:rPr>
        <w:t>*</w:t>
      </w:r>
      <w:proofErr w:type="spellStart"/>
      <w:r w:rsidRPr="001C66FA">
        <w:rPr>
          <w:rFonts w:cstheme="minorHAnsi"/>
          <w:bCs/>
        </w:rPr>
        <w:t>Isolectin</w:t>
      </w:r>
      <w:proofErr w:type="spellEnd"/>
      <w:r>
        <w:rPr>
          <w:rFonts w:cstheme="minorHAnsi"/>
          <w:b/>
        </w:rPr>
        <w:t xml:space="preserve"> </w:t>
      </w:r>
      <w:r w:rsidRPr="00A24B70">
        <w:rPr>
          <w:rFonts w:cstheme="minorHAnsi"/>
        </w:rPr>
        <w:t xml:space="preserve">IB4 is a glycoprotein isolated from the seeds of the tropical African legume </w:t>
      </w:r>
      <w:proofErr w:type="spellStart"/>
      <w:r w:rsidRPr="00A24B70">
        <w:rPr>
          <w:rFonts w:cstheme="minorHAnsi"/>
          <w:i/>
          <w:iCs/>
        </w:rPr>
        <w:t>Griffonia</w:t>
      </w:r>
      <w:proofErr w:type="spellEnd"/>
      <w:r w:rsidRPr="00A24B70">
        <w:rPr>
          <w:rFonts w:cstheme="minorHAnsi"/>
          <w:i/>
          <w:iCs/>
        </w:rPr>
        <w:t xml:space="preserve"> </w:t>
      </w:r>
      <w:proofErr w:type="spellStart"/>
      <w:r w:rsidRPr="00A24B70">
        <w:rPr>
          <w:rFonts w:cstheme="minorHAnsi"/>
          <w:i/>
          <w:iCs/>
        </w:rPr>
        <w:t>simplicifolia</w:t>
      </w:r>
      <w:proofErr w:type="spellEnd"/>
      <w:r>
        <w:rPr>
          <w:rFonts w:cstheme="minorHAnsi"/>
        </w:rPr>
        <w:t>.</w:t>
      </w:r>
    </w:p>
    <w:p w14:paraId="09D532B5" w14:textId="77777777" w:rsidR="00052819" w:rsidRDefault="00052819"/>
    <w:sectPr w:rsidR="00052819" w:rsidSect="003A1CE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2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04E9"/>
    <w:rsid w:val="0004163A"/>
    <w:rsid w:val="000478CF"/>
    <w:rsid w:val="00052819"/>
    <w:rsid w:val="0005492C"/>
    <w:rsid w:val="000B431E"/>
    <w:rsid w:val="000D1B86"/>
    <w:rsid w:val="000F3CBE"/>
    <w:rsid w:val="00102A94"/>
    <w:rsid w:val="001227D9"/>
    <w:rsid w:val="001275F4"/>
    <w:rsid w:val="00133817"/>
    <w:rsid w:val="00143AEF"/>
    <w:rsid w:val="00160310"/>
    <w:rsid w:val="00175A79"/>
    <w:rsid w:val="001B24BD"/>
    <w:rsid w:val="001B7538"/>
    <w:rsid w:val="002113B3"/>
    <w:rsid w:val="00257D82"/>
    <w:rsid w:val="00292CDD"/>
    <w:rsid w:val="002D2FF7"/>
    <w:rsid w:val="002D6E19"/>
    <w:rsid w:val="002E3947"/>
    <w:rsid w:val="002E6A23"/>
    <w:rsid w:val="00325702"/>
    <w:rsid w:val="0038386A"/>
    <w:rsid w:val="00394B41"/>
    <w:rsid w:val="003A1CE8"/>
    <w:rsid w:val="003B7598"/>
    <w:rsid w:val="003C325B"/>
    <w:rsid w:val="003C7EAE"/>
    <w:rsid w:val="003D164B"/>
    <w:rsid w:val="004005FC"/>
    <w:rsid w:val="004113BA"/>
    <w:rsid w:val="00414E58"/>
    <w:rsid w:val="004304E9"/>
    <w:rsid w:val="004732FF"/>
    <w:rsid w:val="00494130"/>
    <w:rsid w:val="004E4444"/>
    <w:rsid w:val="0050259D"/>
    <w:rsid w:val="0057523A"/>
    <w:rsid w:val="00575755"/>
    <w:rsid w:val="005A0BA0"/>
    <w:rsid w:val="005A49B8"/>
    <w:rsid w:val="005B7A8F"/>
    <w:rsid w:val="005D07A4"/>
    <w:rsid w:val="005E3138"/>
    <w:rsid w:val="00603366"/>
    <w:rsid w:val="0060792A"/>
    <w:rsid w:val="00621749"/>
    <w:rsid w:val="006605CC"/>
    <w:rsid w:val="006653D4"/>
    <w:rsid w:val="00671201"/>
    <w:rsid w:val="006874B2"/>
    <w:rsid w:val="006A1198"/>
    <w:rsid w:val="006D4C2C"/>
    <w:rsid w:val="00711E31"/>
    <w:rsid w:val="00721B3D"/>
    <w:rsid w:val="0072403B"/>
    <w:rsid w:val="00730E54"/>
    <w:rsid w:val="007971C2"/>
    <w:rsid w:val="007A2453"/>
    <w:rsid w:val="007C717A"/>
    <w:rsid w:val="007D30D4"/>
    <w:rsid w:val="007E190F"/>
    <w:rsid w:val="008017F4"/>
    <w:rsid w:val="00817A6D"/>
    <w:rsid w:val="008556C0"/>
    <w:rsid w:val="00856F71"/>
    <w:rsid w:val="008612F1"/>
    <w:rsid w:val="008D77DF"/>
    <w:rsid w:val="009124DF"/>
    <w:rsid w:val="00915A72"/>
    <w:rsid w:val="009403B4"/>
    <w:rsid w:val="00941B19"/>
    <w:rsid w:val="00961B50"/>
    <w:rsid w:val="009C2EA3"/>
    <w:rsid w:val="009E127C"/>
    <w:rsid w:val="009F6A68"/>
    <w:rsid w:val="00A0119C"/>
    <w:rsid w:val="00A10519"/>
    <w:rsid w:val="00A118BF"/>
    <w:rsid w:val="00A17413"/>
    <w:rsid w:val="00A43842"/>
    <w:rsid w:val="00A7077D"/>
    <w:rsid w:val="00AD2C23"/>
    <w:rsid w:val="00AD4F48"/>
    <w:rsid w:val="00AD7B0A"/>
    <w:rsid w:val="00B027DC"/>
    <w:rsid w:val="00B04920"/>
    <w:rsid w:val="00B32177"/>
    <w:rsid w:val="00B84AA7"/>
    <w:rsid w:val="00BF4C58"/>
    <w:rsid w:val="00C0651F"/>
    <w:rsid w:val="00C16E71"/>
    <w:rsid w:val="00C17931"/>
    <w:rsid w:val="00C73270"/>
    <w:rsid w:val="00C941A0"/>
    <w:rsid w:val="00CD2F56"/>
    <w:rsid w:val="00D1591A"/>
    <w:rsid w:val="00D3034F"/>
    <w:rsid w:val="00D32C8F"/>
    <w:rsid w:val="00D43A12"/>
    <w:rsid w:val="00DA7AC0"/>
    <w:rsid w:val="00DD16CC"/>
    <w:rsid w:val="00DD3857"/>
    <w:rsid w:val="00DF6983"/>
    <w:rsid w:val="00E01D7D"/>
    <w:rsid w:val="00E517E0"/>
    <w:rsid w:val="00E70318"/>
    <w:rsid w:val="00ED3EC5"/>
    <w:rsid w:val="00EF395B"/>
    <w:rsid w:val="00EF6B0C"/>
    <w:rsid w:val="00F3126F"/>
    <w:rsid w:val="00F3154B"/>
    <w:rsid w:val="00F32356"/>
    <w:rsid w:val="00F36740"/>
    <w:rsid w:val="00F4756A"/>
    <w:rsid w:val="00F51CBB"/>
    <w:rsid w:val="00F963DD"/>
    <w:rsid w:val="00FB2AD7"/>
    <w:rsid w:val="00FD6616"/>
    <w:rsid w:val="00FF7A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4C140A4A"/>
  <w15:chartTrackingRefBased/>
  <w15:docId w15:val="{76C207A0-E4B4-D94B-B42C-B00E6766E1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04E9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03</Words>
  <Characters>590</Characters>
  <Application>Microsoft Office Word</Application>
  <DocSecurity>0</DocSecurity>
  <Lines>4</Lines>
  <Paragraphs>1</Paragraphs>
  <ScaleCrop>false</ScaleCrop>
  <Company/>
  <LinksUpToDate>false</LinksUpToDate>
  <CharactersWithSpaces>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g Han</dc:creator>
  <cp:keywords/>
  <dc:description/>
  <cp:lastModifiedBy>Sang Han</cp:lastModifiedBy>
  <cp:revision>1</cp:revision>
  <dcterms:created xsi:type="dcterms:W3CDTF">2020-07-06T19:39:00Z</dcterms:created>
  <dcterms:modified xsi:type="dcterms:W3CDTF">2020-07-06T19:40:00Z</dcterms:modified>
</cp:coreProperties>
</file>